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C5F4259" w14:textId="77777777" w:rsidR="00214471" w:rsidRDefault="00214471" w:rsidP="00910C97">
      <w:pPr>
        <w:tabs>
          <w:tab w:val="left" w:pos="4063"/>
        </w:tabs>
        <w:spacing w:before="100" w:beforeAutospacing="1" w:after="0" w:line="360" w:lineRule="auto"/>
        <w:ind w:right="207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700626">
        <w:rPr>
          <w:rFonts w:ascii="Times New Roman" w:hAnsi="Times New Roman" w:cs="Times New Roman"/>
          <w:b/>
          <w:sz w:val="24"/>
          <w:szCs w:val="24"/>
        </w:rPr>
        <w:t>DAFTAR PUSTAKA</w:t>
      </w:r>
    </w:p>
    <w:p w14:paraId="3D80F62C" w14:textId="77777777" w:rsidR="00214471" w:rsidRDefault="00214471" w:rsidP="00910C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id-ID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separate"/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Aji, B. K., &amp; Setyawan, A. A. (2019).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Pengaruh Motivasi Dan Kepuasan Kerja Terhadap Kinerja Karyawan Pada PT. Bank BRI Purwodadi Grobogan</w:t>
      </w:r>
      <w:r w:rsidRPr="001E5E86">
        <w:rPr>
          <w:rFonts w:ascii="Times New Roman" w:hAnsi="Times New Roman" w:cs="Times New Roman"/>
          <w:noProof/>
          <w:sz w:val="24"/>
          <w:szCs w:val="24"/>
        </w:rPr>
        <w:t>. Universitas Muhammadyah Surakarta.</w:t>
      </w:r>
    </w:p>
    <w:p w14:paraId="1770C569" w14:textId="77777777" w:rsidR="00214471" w:rsidRPr="002D2DEB" w:rsidRDefault="00214471" w:rsidP="00910C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r w:rsidRPr="002D2DEB">
        <w:rPr>
          <w:rFonts w:ascii="Times New Roman" w:hAnsi="Times New Roman" w:cs="Times New Roman"/>
          <w:sz w:val="24"/>
          <w:szCs w:val="24"/>
        </w:rPr>
        <w:t>Arikunto</w:t>
      </w:r>
      <w:proofErr w:type="spellEnd"/>
      <w:r w:rsidRPr="002D2DEB">
        <w:rPr>
          <w:rFonts w:ascii="Times New Roman" w:hAnsi="Times New Roman" w:cs="Times New Roman"/>
          <w:sz w:val="24"/>
          <w:szCs w:val="24"/>
        </w:rPr>
        <w:t xml:space="preserve">, S. 2013.Prosedur </w:t>
      </w:r>
      <w:proofErr w:type="spellStart"/>
      <w:r w:rsidRPr="002D2DE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D2D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2DEB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2D2D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2DEB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2D2D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2DEB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2D2DE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D2DEB">
        <w:rPr>
          <w:rFonts w:ascii="Times New Roman" w:hAnsi="Times New Roman" w:cs="Times New Roman"/>
          <w:sz w:val="24"/>
          <w:szCs w:val="24"/>
        </w:rPr>
        <w:t>Edisi</w:t>
      </w:r>
      <w:proofErr w:type="spellEnd"/>
      <w:r w:rsidRPr="002D2D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2DEB">
        <w:rPr>
          <w:rFonts w:ascii="Times New Roman" w:hAnsi="Times New Roman" w:cs="Times New Roman"/>
          <w:sz w:val="24"/>
          <w:szCs w:val="24"/>
        </w:rPr>
        <w:t>Revisi.Jakarta</w:t>
      </w:r>
      <w:proofErr w:type="spellEnd"/>
      <w:r w:rsidRPr="002D2DEB">
        <w:rPr>
          <w:rFonts w:ascii="Times New Roman" w:hAnsi="Times New Roman" w:cs="Times New Roman"/>
          <w:sz w:val="24"/>
          <w:szCs w:val="24"/>
        </w:rPr>
        <w:t xml:space="preserve">: PT. </w:t>
      </w:r>
      <w:proofErr w:type="spellStart"/>
      <w:r w:rsidRPr="002D2DEB">
        <w:rPr>
          <w:rFonts w:ascii="Times New Roman" w:hAnsi="Times New Roman" w:cs="Times New Roman"/>
          <w:sz w:val="24"/>
          <w:szCs w:val="24"/>
        </w:rPr>
        <w:t>Rineka</w:t>
      </w:r>
      <w:proofErr w:type="spellEnd"/>
      <w:r w:rsidRPr="002D2D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2DEB">
        <w:rPr>
          <w:rFonts w:ascii="Times New Roman" w:hAnsi="Times New Roman" w:cs="Times New Roman"/>
          <w:sz w:val="24"/>
          <w:szCs w:val="24"/>
        </w:rPr>
        <w:t>Cipta</w:t>
      </w:r>
      <w:proofErr w:type="spellEnd"/>
    </w:p>
    <w:p w14:paraId="5C52154D" w14:textId="77777777" w:rsidR="00214471" w:rsidRPr="001E5E86" w:rsidRDefault="00214471" w:rsidP="00910C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Auditor, p. A. S. E. P., klien, d. M. K., di denpasar, k. K. K., tanpa, p. S. A. K. E., bank, a. P. P. K. K., &amp; pemediasi, s. V. (2015). Pengaruh kompetensi pada akuntabilitas kinerja Instansi pemerintah dengan komitmen organisasi sebagai variabel moderasi.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E-Jurnal Ekonomi Dan Bisnis Universitas Udayana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1E5E86">
        <w:rPr>
          <w:rFonts w:ascii="Times New Roman" w:hAnsi="Times New Roman" w:cs="Times New Roman"/>
          <w:noProof/>
          <w:sz w:val="24"/>
          <w:szCs w:val="24"/>
        </w:rPr>
        <w:t>, 571–598.</w:t>
      </w:r>
    </w:p>
    <w:p w14:paraId="540801BD" w14:textId="77777777" w:rsidR="00214471" w:rsidRPr="001E5E86" w:rsidRDefault="00214471" w:rsidP="00910C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Baba, A. (2014). Pengaruh Kompetensi, Komunikasi dan Budaya Organisasi terhadap Kinerja Karyawan PT. Semen Bosowa Maros.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EKUITAS (Jurnal Ekonomi Dan Keuangan)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1E5E86">
        <w:rPr>
          <w:rFonts w:ascii="Times New Roman" w:hAnsi="Times New Roman" w:cs="Times New Roman"/>
          <w:noProof/>
          <w:sz w:val="24"/>
          <w:szCs w:val="24"/>
        </w:rPr>
        <w:t>(4), 524–540.</w:t>
      </w:r>
    </w:p>
    <w:p w14:paraId="52379689" w14:textId="77777777" w:rsidR="00214471" w:rsidRPr="001E5E86" w:rsidRDefault="00214471" w:rsidP="00910C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Ek, K., &amp; Mukuru, E. (2013). Effect of motivation on employee performance in public middle level Technical Training Institutions in Kenya.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Advances in Management and Economics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E5E86">
        <w:rPr>
          <w:rFonts w:ascii="Times New Roman" w:hAnsi="Times New Roman" w:cs="Times New Roman"/>
          <w:noProof/>
          <w:sz w:val="24"/>
          <w:szCs w:val="24"/>
        </w:rPr>
        <w:t>(4), 73–82.</w:t>
      </w:r>
    </w:p>
    <w:p w14:paraId="3996EEAB" w14:textId="77777777" w:rsidR="00214471" w:rsidRPr="001E5E86" w:rsidRDefault="00214471" w:rsidP="00910C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Fatmah, D. (2017). Pengaruh Karakteristik Pekerjaan dan Kompetensi Karyawan terhadap Kinerja Karyawan pada CV. Percetakan Fajar Mojokerto.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Jurnal Samudra Ekonomi Dan Bisnis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1E5E86">
        <w:rPr>
          <w:rFonts w:ascii="Times New Roman" w:hAnsi="Times New Roman" w:cs="Times New Roman"/>
          <w:noProof/>
          <w:sz w:val="24"/>
          <w:szCs w:val="24"/>
        </w:rPr>
        <w:t>(2), 700–709.</w:t>
      </w:r>
    </w:p>
    <w:p w14:paraId="6E4EFB59" w14:textId="77777777" w:rsidR="00214471" w:rsidRPr="001E5E86" w:rsidRDefault="00214471" w:rsidP="00910C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Hidayati, S. N., &amp; Saputra, S. D. (2018). Pengaruh Kepemimpinan, Kompensasi, Komunikasi, dan Motivasi Kerja terhadap Turnover Intention Pegawai dengan Kepuasan Kerja sebagai “Variabel Antara.”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Jurnal Maksipreneur: Manajemen, Koperasi, Dan Entrepreneurship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1E5E86">
        <w:rPr>
          <w:rFonts w:ascii="Times New Roman" w:hAnsi="Times New Roman" w:cs="Times New Roman"/>
          <w:noProof/>
          <w:sz w:val="24"/>
          <w:szCs w:val="24"/>
        </w:rPr>
        <w:t>(2), 162–173.</w:t>
      </w:r>
    </w:p>
    <w:p w14:paraId="670D6E61" w14:textId="77777777" w:rsidR="00214471" w:rsidRPr="001E5E86" w:rsidRDefault="00214471" w:rsidP="00910C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INDONESIA, S. N. (n.d.).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aruh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ompensasi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ngawasan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lekat dan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pemimpinan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ransformasional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rhadap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inerja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egawai</w:t>
      </w:r>
      <w:r w:rsidRPr="001E5E8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950728E" w14:textId="77777777" w:rsidR="00214471" w:rsidRPr="001E5E86" w:rsidRDefault="00214471" w:rsidP="00910C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Isnaeni, R. (2019).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aruh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ompensasi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otivasi dan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puasan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rja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rhadap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inerja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aryawan</w:t>
      </w:r>
      <w:r w:rsidRPr="001E5E86">
        <w:rPr>
          <w:rFonts w:ascii="Times New Roman" w:hAnsi="Times New Roman" w:cs="Times New Roman"/>
          <w:noProof/>
          <w:sz w:val="24"/>
          <w:szCs w:val="24"/>
        </w:rPr>
        <w:t>. Skripsi, Universitas Muhammadiyah Magelang.</w:t>
      </w:r>
    </w:p>
    <w:p w14:paraId="6E4779F7" w14:textId="77777777" w:rsidR="00214471" w:rsidRPr="001E5E86" w:rsidRDefault="00214471" w:rsidP="00910C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Lenni, L. (2021).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aruh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ingkat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U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ah dan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D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isiplin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rja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rhadap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roduktivitas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rja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aryawan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ada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oko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itra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B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angunan di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camatan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B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ua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abupaten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L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uwu</w:t>
      </w:r>
      <w:r w:rsidRPr="001E5E86">
        <w:rPr>
          <w:rFonts w:ascii="Times New Roman" w:hAnsi="Times New Roman" w:cs="Times New Roman"/>
          <w:noProof/>
          <w:sz w:val="24"/>
          <w:szCs w:val="24"/>
        </w:rPr>
        <w:t>. Universitas muhammadiyah palopo.</w:t>
      </w:r>
    </w:p>
    <w:p w14:paraId="471EE467" w14:textId="77777777" w:rsidR="00214471" w:rsidRPr="001E5E86" w:rsidRDefault="00214471" w:rsidP="00910C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Mason, N. S., Mathis, C. A., &amp; Klunk, W. E. (2013). Positron emission tomography radioligands for in vivo imaging of Aβ plaques.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Journal of Labelled Compounds and Radiopharmaceuticals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56</w:t>
      </w:r>
      <w:r w:rsidRPr="001E5E86">
        <w:rPr>
          <w:rFonts w:ascii="Times New Roman" w:hAnsi="Times New Roman" w:cs="Times New Roman"/>
          <w:noProof/>
          <w:sz w:val="24"/>
          <w:szCs w:val="24"/>
        </w:rPr>
        <w:t>(3–4), 89–95.</w:t>
      </w:r>
    </w:p>
    <w:p w14:paraId="072D1E03" w14:textId="77777777" w:rsidR="00214471" w:rsidRPr="001E5E86" w:rsidRDefault="00214471" w:rsidP="00910C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Noviyanti, S., Kartono, K., &amp; Suhito, S. (2013). Penerapan Pembelajaran Missouri mathematics Project Pada Pencapaian kemampuan komunikasi Lisan matematis Siswa Kelas VIII.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Unnes Journal of Mathematics Education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E5E86">
        <w:rPr>
          <w:rFonts w:ascii="Times New Roman" w:hAnsi="Times New Roman" w:cs="Times New Roman"/>
          <w:noProof/>
          <w:sz w:val="24"/>
          <w:szCs w:val="24"/>
        </w:rPr>
        <w:t>(2).</w:t>
      </w:r>
    </w:p>
    <w:p w14:paraId="68E4FD5A" w14:textId="77777777" w:rsidR="00214471" w:rsidRPr="001E5E86" w:rsidRDefault="00214471" w:rsidP="00910C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Pasaribu, S. E. (2019). Pengaruh Motivasi, Kompetensi, Dan Lingkungan Kerja Terhadap Kinerja.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Maneggio: Jurnal Ilmiah Magister Manajemen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E5E86">
        <w:rPr>
          <w:rFonts w:ascii="Times New Roman" w:hAnsi="Times New Roman" w:cs="Times New Roman"/>
          <w:noProof/>
          <w:sz w:val="24"/>
          <w:szCs w:val="24"/>
        </w:rPr>
        <w:t>(1), 89–103.</w:t>
      </w:r>
    </w:p>
    <w:p w14:paraId="33D8629A" w14:textId="77777777" w:rsidR="00214471" w:rsidRPr="001E5E86" w:rsidRDefault="00214471" w:rsidP="00910C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Rahim, A., Syech, S., &amp; Zahari, M. (2017). Pengaruh Lingkungan Kerja Dan Kompetensi Terhadap Motivasi Kerja Serta Dampaknya Terhadap Kinerja Pegawai Pada Dinas Pendidikan Kabupaten Tanjung Jabung Timur.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J-MAS (Jurnal Manajemen Dan Sains)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E5E86">
        <w:rPr>
          <w:rFonts w:ascii="Times New Roman" w:hAnsi="Times New Roman" w:cs="Times New Roman"/>
          <w:noProof/>
          <w:sz w:val="24"/>
          <w:szCs w:val="24"/>
        </w:rPr>
        <w:t>(2), 133–149.</w:t>
      </w:r>
    </w:p>
    <w:p w14:paraId="0F4B7FEC" w14:textId="77777777" w:rsidR="00214471" w:rsidRPr="001E5E86" w:rsidRDefault="00214471" w:rsidP="00910C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Rahmadhanty, D. R., &amp; Farah, W. (2020). Pengaruh </w:t>
      </w:r>
      <w:r>
        <w:rPr>
          <w:rFonts w:ascii="Times New Roman" w:hAnsi="Times New Roman" w:cs="Times New Roman"/>
          <w:noProof/>
          <w:sz w:val="24"/>
          <w:szCs w:val="24"/>
        </w:rPr>
        <w:t>G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aya </w:t>
      </w:r>
      <w:r>
        <w:rPr>
          <w:rFonts w:ascii="Times New Roman" w:hAnsi="Times New Roman" w:cs="Times New Roman"/>
          <w:noProof/>
          <w:sz w:val="24"/>
          <w:szCs w:val="24"/>
        </w:rPr>
        <w:t>H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idup </w:t>
      </w:r>
      <w:r>
        <w:rPr>
          <w:rFonts w:ascii="Times New Roman" w:hAnsi="Times New Roman" w:cs="Times New Roman"/>
          <w:noProof/>
          <w:sz w:val="24"/>
          <w:szCs w:val="24"/>
        </w:rPr>
        <w:t>S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ehat, </w:t>
      </w:r>
      <w:r>
        <w:rPr>
          <w:rFonts w:ascii="Times New Roman" w:hAnsi="Times New Roman" w:cs="Times New Roman"/>
          <w:noProof/>
          <w:sz w:val="24"/>
          <w:szCs w:val="24"/>
        </w:rPr>
        <w:t>G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aya </w:t>
      </w:r>
      <w:r>
        <w:rPr>
          <w:rFonts w:ascii="Times New Roman" w:hAnsi="Times New Roman" w:cs="Times New Roman"/>
          <w:noProof/>
          <w:sz w:val="24"/>
          <w:szCs w:val="24"/>
        </w:rPr>
        <w:t>K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epemimpinan, dan </w:t>
      </w:r>
      <w:r>
        <w:rPr>
          <w:rFonts w:ascii="Times New Roman" w:hAnsi="Times New Roman" w:cs="Times New Roman"/>
          <w:noProof/>
          <w:sz w:val="24"/>
          <w:szCs w:val="24"/>
        </w:rPr>
        <w:t>T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ime </w:t>
      </w:r>
      <w:r>
        <w:rPr>
          <w:rFonts w:ascii="Times New Roman" w:hAnsi="Times New Roman" w:cs="Times New Roman"/>
          <w:noProof/>
          <w:sz w:val="24"/>
          <w:szCs w:val="24"/>
        </w:rPr>
        <w:t>B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udget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ressure </w:t>
      </w:r>
      <w:r>
        <w:rPr>
          <w:rFonts w:ascii="Times New Roman" w:hAnsi="Times New Roman" w:cs="Times New Roman"/>
          <w:noProof/>
          <w:sz w:val="24"/>
          <w:szCs w:val="24"/>
        </w:rPr>
        <w:t>T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erhadap </w:t>
      </w:r>
      <w:r>
        <w:rPr>
          <w:rFonts w:ascii="Times New Roman" w:hAnsi="Times New Roman" w:cs="Times New Roman"/>
          <w:noProof/>
          <w:sz w:val="24"/>
          <w:szCs w:val="24"/>
        </w:rPr>
        <w:t>K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inerja 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uditor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emerintah.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JKUBS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1E5E86">
        <w:rPr>
          <w:rFonts w:ascii="Times New Roman" w:hAnsi="Times New Roman" w:cs="Times New Roman"/>
          <w:noProof/>
          <w:sz w:val="24"/>
          <w:szCs w:val="24"/>
        </w:rPr>
        <w:t>(1), 58–81.</w:t>
      </w:r>
    </w:p>
    <w:p w14:paraId="5E772945" w14:textId="77777777" w:rsidR="00214471" w:rsidRPr="001E5E86" w:rsidRDefault="00214471" w:rsidP="00910C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Rustikarini, R. D. (2021). Pengaruh </w:t>
      </w:r>
      <w:r>
        <w:rPr>
          <w:rFonts w:ascii="Times New Roman" w:hAnsi="Times New Roman" w:cs="Times New Roman"/>
          <w:noProof/>
          <w:sz w:val="24"/>
          <w:szCs w:val="24"/>
        </w:rPr>
        <w:t>G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aya </w:t>
      </w:r>
      <w:r>
        <w:rPr>
          <w:rFonts w:ascii="Times New Roman" w:hAnsi="Times New Roman" w:cs="Times New Roman"/>
          <w:noProof/>
          <w:sz w:val="24"/>
          <w:szCs w:val="24"/>
        </w:rPr>
        <w:t>K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epemimpinan dan </w:t>
      </w:r>
      <w:r>
        <w:rPr>
          <w:rFonts w:ascii="Times New Roman" w:hAnsi="Times New Roman" w:cs="Times New Roman"/>
          <w:noProof/>
          <w:sz w:val="24"/>
          <w:szCs w:val="24"/>
        </w:rPr>
        <w:t>K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epuasan </w:t>
      </w:r>
      <w:r>
        <w:rPr>
          <w:rFonts w:ascii="Times New Roman" w:hAnsi="Times New Roman" w:cs="Times New Roman"/>
          <w:noProof/>
          <w:sz w:val="24"/>
          <w:szCs w:val="24"/>
        </w:rPr>
        <w:t>K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aryawan </w:t>
      </w:r>
      <w:r>
        <w:rPr>
          <w:rFonts w:ascii="Times New Roman" w:hAnsi="Times New Roman" w:cs="Times New Roman"/>
          <w:noProof/>
          <w:sz w:val="24"/>
          <w:szCs w:val="24"/>
        </w:rPr>
        <w:t>T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erhadap </w:t>
      </w:r>
      <w:r>
        <w:rPr>
          <w:rFonts w:ascii="Times New Roman" w:hAnsi="Times New Roman" w:cs="Times New Roman"/>
          <w:noProof/>
          <w:sz w:val="24"/>
          <w:szCs w:val="24"/>
        </w:rPr>
        <w:t>T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oyalitas </w:t>
      </w:r>
      <w:r>
        <w:rPr>
          <w:rFonts w:ascii="Times New Roman" w:hAnsi="Times New Roman" w:cs="Times New Roman"/>
          <w:noProof/>
          <w:sz w:val="24"/>
          <w:szCs w:val="24"/>
        </w:rPr>
        <w:t>K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aryawan </w:t>
      </w:r>
      <w:r>
        <w:rPr>
          <w:rFonts w:ascii="Times New Roman" w:hAnsi="Times New Roman" w:cs="Times New Roman"/>
          <w:noProof/>
          <w:sz w:val="24"/>
          <w:szCs w:val="24"/>
        </w:rPr>
        <w:t>M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elalui </w:t>
      </w: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mploye </w:t>
      </w:r>
      <w:r>
        <w:rPr>
          <w:rFonts w:ascii="Times New Roman" w:hAnsi="Times New Roman" w:cs="Times New Roman"/>
          <w:noProof/>
          <w:sz w:val="24"/>
          <w:szCs w:val="24"/>
        </w:rPr>
        <w:t>E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ngagement </w:t>
      </w:r>
      <w:r>
        <w:rPr>
          <w:rFonts w:ascii="Times New Roman" w:hAnsi="Times New Roman" w:cs="Times New Roman"/>
          <w:noProof/>
          <w:sz w:val="24"/>
          <w:szCs w:val="24"/>
        </w:rPr>
        <w:t>S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ebagai </w:t>
      </w:r>
      <w:r>
        <w:rPr>
          <w:rFonts w:ascii="Times New Roman" w:hAnsi="Times New Roman" w:cs="Times New Roman"/>
          <w:noProof/>
          <w:sz w:val="24"/>
          <w:szCs w:val="24"/>
        </w:rPr>
        <w:t>V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ariabel </w:t>
      </w:r>
      <w:r>
        <w:rPr>
          <w:rFonts w:ascii="Times New Roman" w:hAnsi="Times New Roman" w:cs="Times New Roman"/>
          <w:noProof/>
          <w:sz w:val="24"/>
          <w:szCs w:val="24"/>
        </w:rPr>
        <w:t>M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ediasi.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Jurnal Ilmu Manajemen (JIMMU)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1E5E86">
        <w:rPr>
          <w:rFonts w:ascii="Times New Roman" w:hAnsi="Times New Roman" w:cs="Times New Roman"/>
          <w:noProof/>
          <w:sz w:val="24"/>
          <w:szCs w:val="24"/>
        </w:rPr>
        <w:t>(1), 94–107.</w:t>
      </w:r>
    </w:p>
    <w:p w14:paraId="1C77202C" w14:textId="77777777" w:rsidR="00214471" w:rsidRPr="001E5E86" w:rsidRDefault="00214471" w:rsidP="00910C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Sarianti, N. L., Wimba, I. G. A., &amp; Astrama, I. M. (2021). Peran Kepuasan Kerja Memediasi Pengaruh Motivasi Terhadap Kinerja Karyawan.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Widya Amrita: Jurnal Manajemen, Kewirausahaan Dan Parwisata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1E5E86">
        <w:rPr>
          <w:rFonts w:ascii="Times New Roman" w:hAnsi="Times New Roman" w:cs="Times New Roman"/>
          <w:noProof/>
          <w:sz w:val="24"/>
          <w:szCs w:val="24"/>
        </w:rPr>
        <w:t>(4), 1398–1408.</w:t>
      </w:r>
    </w:p>
    <w:p w14:paraId="211A053D" w14:textId="77777777" w:rsidR="00214471" w:rsidRPr="001E5E86" w:rsidRDefault="00214471" w:rsidP="00910C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E5E8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utedjo, A. S., &amp; Mangkunegara, A. P. (2013). Pengaruh Kompetensi dan Motivasi Kerja terhadap Kinerja Karyawan di PT. Inti Kebun Sejahtera.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BISMA (Bisnis Dan Manajemen)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1E5E86">
        <w:rPr>
          <w:rFonts w:ascii="Times New Roman" w:hAnsi="Times New Roman" w:cs="Times New Roman"/>
          <w:noProof/>
          <w:sz w:val="24"/>
          <w:szCs w:val="24"/>
        </w:rPr>
        <w:t>(2), 120–129.</w:t>
      </w:r>
    </w:p>
    <w:p w14:paraId="7E47B30C" w14:textId="77777777" w:rsidR="00214471" w:rsidRPr="001E5E86" w:rsidRDefault="00214471" w:rsidP="00910C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Sutrisno, H., Siswani, E. D., Kristianingrum, S., &amp; Suharto, S. (2010). Crystallization and characterization of chromium-containing silicalite-1.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Indonesian Journal of Chemistry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1E5E86">
        <w:rPr>
          <w:rFonts w:ascii="Times New Roman" w:hAnsi="Times New Roman" w:cs="Times New Roman"/>
          <w:noProof/>
          <w:sz w:val="24"/>
          <w:szCs w:val="24"/>
        </w:rPr>
        <w:t>(3), 283–289.</w:t>
      </w:r>
    </w:p>
    <w:p w14:paraId="1FACD4EA" w14:textId="77777777" w:rsidR="00214471" w:rsidRPr="001E5E86" w:rsidRDefault="00214471" w:rsidP="00910C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Tarigan, B. P., Wau, H., &amp; Siagian, M. (2019). Hubungan Motivasi Kerja Perawat Dengan Kinerja Perawat Di Ruang Rawat Inap Rumah Sakit Royal Prima Medan Tahun 2019.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Jurnal Keperawatan Dan Fisioterapi (Jkf)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E5E86">
        <w:rPr>
          <w:rFonts w:ascii="Times New Roman" w:hAnsi="Times New Roman" w:cs="Times New Roman"/>
          <w:noProof/>
          <w:sz w:val="24"/>
          <w:szCs w:val="24"/>
        </w:rPr>
        <w:t>(1), 26–34.</w:t>
      </w:r>
    </w:p>
    <w:p w14:paraId="4470CABB" w14:textId="77777777" w:rsidR="00214471" w:rsidRPr="001E5E86" w:rsidRDefault="00214471" w:rsidP="00910C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Wartono, P., &amp; Kurniawan, R. (2019). Pengaruh Kompensasi dan Kompetensi Terhadap Peningkatan Kinerja Pegawai (Survey Pada Pegawai Universitas Widyatama).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Cakrawala Repositori IMWI</w:t>
      </w:r>
      <w:r w:rsidRPr="001E5E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E5E8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E5E86">
        <w:rPr>
          <w:rFonts w:ascii="Times New Roman" w:hAnsi="Times New Roman" w:cs="Times New Roman"/>
          <w:noProof/>
          <w:sz w:val="24"/>
          <w:szCs w:val="24"/>
        </w:rPr>
        <w:t>(2), 82–90.</w:t>
      </w:r>
    </w:p>
    <w:p w14:paraId="361E4AD7" w14:textId="77777777" w:rsidR="00214471" w:rsidRDefault="00214471" w:rsidP="00910C9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fldChar w:fldCharType="end"/>
      </w:r>
    </w:p>
    <w:p w14:paraId="4C7F3AE1" w14:textId="77777777" w:rsidR="00470402" w:rsidRDefault="00470402" w:rsidP="00910C97">
      <w:pPr>
        <w:jc w:val="both"/>
      </w:pPr>
    </w:p>
    <w:sectPr w:rsidR="00470402" w:rsidSect="00214471">
      <w:headerReference w:type="default" r:id="rId6"/>
      <w:pgSz w:w="11906" w:h="16838"/>
      <w:pgMar w:top="1440" w:right="1440" w:bottom="1440" w:left="1440" w:header="708" w:footer="708" w:gutter="0"/>
      <w:pgNumType w:start="46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6D4A92C" w14:textId="77777777" w:rsidR="00214471" w:rsidRDefault="00214471" w:rsidP="00214471">
      <w:pPr>
        <w:spacing w:after="0" w:line="240" w:lineRule="auto"/>
      </w:pPr>
      <w:r>
        <w:separator/>
      </w:r>
    </w:p>
  </w:endnote>
  <w:endnote w:type="continuationSeparator" w:id="0">
    <w:p w14:paraId="398AB71F" w14:textId="77777777" w:rsidR="00214471" w:rsidRDefault="00214471" w:rsidP="00214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105565C" w14:textId="77777777" w:rsidR="00214471" w:rsidRDefault="00214471" w:rsidP="00214471">
      <w:pPr>
        <w:spacing w:after="0" w:line="240" w:lineRule="auto"/>
      </w:pPr>
      <w:r>
        <w:separator/>
      </w:r>
    </w:p>
  </w:footnote>
  <w:footnote w:type="continuationSeparator" w:id="0">
    <w:p w14:paraId="5BD553EB" w14:textId="77777777" w:rsidR="00214471" w:rsidRDefault="00214471" w:rsidP="00214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693336640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376E5287" w14:textId="02091BAC" w:rsidR="00214471" w:rsidRPr="00214471" w:rsidRDefault="00214471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21447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214471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21447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214471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214471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46164740" w14:textId="77777777" w:rsidR="00214471" w:rsidRDefault="00214471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14471"/>
    <w:rsid w:val="00214471"/>
    <w:rsid w:val="00470402"/>
    <w:rsid w:val="00790A8F"/>
    <w:rsid w:val="00910C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2619AFA8"/>
  <w15:chartTrackingRefBased/>
  <w15:docId w15:val="{4D09ECC0-8E62-4395-A272-7D2745A91A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14471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1447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14471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21447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14471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621</Words>
  <Characters>3545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y office</dc:creator>
  <cp:keywords/>
  <dc:description/>
  <cp:lastModifiedBy>my office</cp:lastModifiedBy>
  <cp:revision>2</cp:revision>
  <dcterms:created xsi:type="dcterms:W3CDTF">2022-02-21T16:28:00Z</dcterms:created>
  <dcterms:modified xsi:type="dcterms:W3CDTF">2022-02-21T16:47:00Z</dcterms:modified>
</cp:coreProperties>
</file>